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2732" w:rsidRPr="00D93E65" w:rsidRDefault="0096028C">
      <w:pPr>
        <w:pStyle w:val="NoSpacing"/>
      </w:pPr>
      <w:r w:rsidRPr="00D93E65">
        <w:t>Quinn Nguyen</w:t>
      </w:r>
    </w:p>
    <w:p w:rsidR="00362732" w:rsidRPr="00D93E65" w:rsidRDefault="0096028C">
      <w:pPr>
        <w:pStyle w:val="NoSpacing"/>
      </w:pPr>
      <w:r w:rsidRPr="00D93E65">
        <w:t>Prof. Christopher VanNostrand</w:t>
      </w:r>
    </w:p>
    <w:p w:rsidR="00E614DD" w:rsidRPr="00D93E65" w:rsidRDefault="0096028C">
      <w:pPr>
        <w:pStyle w:val="NoSpacing"/>
      </w:pPr>
      <w:r w:rsidRPr="00D93E65">
        <w:t>ENGL-2311-ONL01</w:t>
      </w:r>
    </w:p>
    <w:p w:rsidR="00E614DD" w:rsidRPr="00D93E65" w:rsidRDefault="00355E89">
      <w:pPr>
        <w:pStyle w:val="NoSpacing"/>
      </w:pPr>
      <w:sdt>
        <w:sdtPr>
          <w:alias w:val="Date:"/>
          <w:tag w:val="Date:"/>
          <w:id w:val="518209038"/>
          <w:placeholder>
            <w:docPart w:val="2EB449EEE1B24578B2F5D2D1AF42B15F"/>
          </w:placeholder>
          <w:temporary/>
          <w:showingPlcHdr/>
          <w15:appearance w15:val="hidden"/>
        </w:sdtPr>
        <w:sdtEndPr/>
        <w:sdtContent>
          <w:r w:rsidR="00B13D1B" w:rsidRPr="00D93E65">
            <w:t>Date</w:t>
          </w:r>
        </w:sdtContent>
      </w:sdt>
    </w:p>
    <w:p w:rsidR="00E614DD" w:rsidRPr="00D93E65" w:rsidRDefault="00355E89">
      <w:pPr>
        <w:pStyle w:val="Title"/>
      </w:pPr>
      <w:sdt>
        <w:sdtPr>
          <w:alias w:val="Title:"/>
          <w:tag w:val="Title:"/>
          <w:id w:val="193967114"/>
          <w:placeholder>
            <w:docPart w:val="5540D46721E74F1F87F3EF7B04FEBA42"/>
          </w:placeholder>
          <w:temporary/>
          <w:showingPlcHdr/>
          <w15:appearance w15:val="hidden"/>
        </w:sdtPr>
        <w:sdtEndPr/>
        <w:sdtContent>
          <w:r w:rsidR="00B13D1B" w:rsidRPr="00D93E65">
            <w:t>Title</w:t>
          </w:r>
        </w:sdtContent>
      </w:sdt>
      <w:r w:rsidR="00691EC1" w:rsidRPr="00D93E65">
        <w:t xml:space="preserve">: </w:t>
      </w:r>
      <w:r w:rsidR="008F6A8E" w:rsidRPr="00D93E65">
        <w:t>Plagiarism</w:t>
      </w:r>
    </w:p>
    <w:p w:rsidR="00E005DA" w:rsidRPr="00D93E65" w:rsidRDefault="0096028C" w:rsidP="003E6B26">
      <w:r w:rsidRPr="00D93E65">
        <w:rPr>
          <w:bCs/>
        </w:rPr>
        <w:t>Plagiarism </w:t>
      </w:r>
      <w:r w:rsidRPr="00D93E65">
        <w:t>i</w:t>
      </w:r>
      <w:r w:rsidR="003E6B26" w:rsidRPr="00D93E65">
        <w:t xml:space="preserve">s stealing one's idea and publishing the stolen thing in another name. </w:t>
      </w:r>
      <w:r w:rsidRPr="00D93E65">
        <w:t xml:space="preserve">Copying any one's original ideas is plagiarism, however, this term is most commonly associated with academic dishonesty, </w:t>
      </w:r>
      <w:r w:rsidR="003E6B26" w:rsidRPr="00D93E65">
        <w:t xml:space="preserve">and it is fully against </w:t>
      </w:r>
      <w:r w:rsidRPr="00D93E65">
        <w:t>the</w:t>
      </w:r>
      <w:r w:rsidR="003E6B26" w:rsidRPr="00D93E65">
        <w:t xml:space="preserve"> journalistic ethics that </w:t>
      </w:r>
      <w:r w:rsidRPr="00D93E65">
        <w:t>people</w:t>
      </w:r>
      <w:r w:rsidR="003E6B26" w:rsidRPr="00D93E65">
        <w:t xml:space="preserve"> had followed</w:t>
      </w:r>
      <w:r w:rsidR="00341490">
        <w:t xml:space="preserve"> </w:t>
      </w:r>
      <w:r w:rsidR="00341490">
        <w:fldChar w:fldCharType="begin"/>
      </w:r>
      <w:r w:rsidR="00341490">
        <w:instrText xml:space="preserve"> ADDIN ZOTERO_ITEM CSL_CITATION {"citationID":"hutpzzf8","properties":{"formattedCitation":"(Roig)","plainCitation":"(Roig)","noteIndex":0},"citationItems":[{"id":1452,"uris":["http://zotero.org/users/local/orkqtrjP/items/V29ENZSS"],"uri":["http://zotero.org/users/local/orkqtrjP/items/V29ENZSS"],"itemData":{"id":1452,"type":"book","title":"Avoiding plagiarism, self-plagiarism, and other questionable writing practices: A guide to ethical writing","author":[{"family":"Roig","given":"Miguel"}],"issued":{"date-parts":[["2006"]]}}}],"schema":"https://github.com/citation-style-language/schema/raw/master/csl-citation.json"} </w:instrText>
      </w:r>
      <w:r w:rsidR="00341490">
        <w:fldChar w:fldCharType="separate"/>
      </w:r>
      <w:r w:rsidR="00341490" w:rsidRPr="00341490">
        <w:rPr>
          <w:rFonts w:ascii="Times New Roman" w:hAnsi="Times New Roman" w:cs="Times New Roman"/>
        </w:rPr>
        <w:t>(Roig)</w:t>
      </w:r>
      <w:r w:rsidR="00341490">
        <w:fldChar w:fldCharType="end"/>
      </w:r>
      <w:r w:rsidR="003E6B26" w:rsidRPr="00D93E65">
        <w:t>.</w:t>
      </w:r>
      <w:r w:rsidR="00A91A07" w:rsidRPr="00D93E65">
        <w:rPr>
          <w:rFonts w:ascii="Segoe UI" w:hAnsi="Segoe UI" w:cs="Segoe UI"/>
          <w:sz w:val="23"/>
          <w:szCs w:val="23"/>
        </w:rPr>
        <w:t xml:space="preserve"> </w:t>
      </w:r>
      <w:r w:rsidR="00A91A07" w:rsidRPr="00D93E65">
        <w:t xml:space="preserve">Plagiarism </w:t>
      </w:r>
      <w:r w:rsidRPr="00D93E65">
        <w:t xml:space="preserve">basically </w:t>
      </w:r>
      <w:r w:rsidR="00A91A07" w:rsidRPr="00D93E65">
        <w:t>means theft of others' intellectual properties</w:t>
      </w:r>
      <w:r w:rsidRPr="00D93E65">
        <w:t xml:space="preserve"> or duplicating a published article. </w:t>
      </w:r>
      <w:r w:rsidR="00A91A07" w:rsidRPr="00D93E65">
        <w:t xml:space="preserve">It means, copying some texts from other sources without appropriate citation. Some people are so smart to plagiarize without leaving any </w:t>
      </w:r>
      <w:r w:rsidRPr="00D93E65">
        <w:t>clue and s</w:t>
      </w:r>
      <w:r w:rsidR="00A91A07" w:rsidRPr="00D93E65">
        <w:t>ometimes plagiarisms are caught and sometimes not. </w:t>
      </w:r>
      <w:r w:rsidRPr="00D93E65">
        <w:t>These days' people are simply taking one's idea and interpreting it in their own perspective. It is a good practice of developing our own eloquence. The people involved in this kind of literary theft are unaware that it will not help is for a long time. One cannot neglect the effect of copyright on plagiarism that assists the author from stealing his work.</w:t>
      </w:r>
      <w:r w:rsidR="00A56BCC" w:rsidRPr="00D93E65">
        <w:t xml:space="preserve"> Plagiarism is a kind of theft that takes many forms; it stems from many reasons and results in disruptive outcomes for the offender</w:t>
      </w:r>
      <w:r w:rsidR="00001643">
        <w:t>.</w:t>
      </w:r>
      <w:r w:rsidR="00A56BCC" w:rsidRPr="00D93E65">
        <w:t xml:space="preserve"> </w:t>
      </w:r>
      <w:r w:rsidR="00001643">
        <w:t>H</w:t>
      </w:r>
      <w:r w:rsidR="00A56BCC" w:rsidRPr="00D93E65">
        <w:t xml:space="preserve">owever, vigilant consideration can save one from committing this offense. </w:t>
      </w:r>
    </w:p>
    <w:p w:rsidR="00017AA0" w:rsidRPr="00D93E65" w:rsidRDefault="0096028C" w:rsidP="003C17DC">
      <w:r w:rsidRPr="00D93E65">
        <w:t xml:space="preserve">Plagiarism takes many forms, for instance, in courses, it is when one doesn't properly cite the source from which information has been obtained. It is understandable that one has to do some reading, some research, so they have something to say before starting work on a given topic. After research, when they start writing, they need to explain that the facts put down came from so-and-so website/author. If they don't show which of the ideas or sentences are not their </w:t>
      </w:r>
      <w:r w:rsidRPr="00D93E65">
        <w:lastRenderedPageBreak/>
        <w:t>own, they are technically plagiarizing</w:t>
      </w:r>
      <w:r w:rsidR="00E345EB" w:rsidRPr="00D93E65">
        <w:t>, also referred to as literary theft</w:t>
      </w:r>
      <w:r w:rsidRPr="00D93E65">
        <w:t>. There are style guides like the APA and MLA that provide acceptable ways of citing sources.</w:t>
      </w:r>
      <w:r w:rsidR="00E127C2" w:rsidRPr="00D93E65">
        <w:t xml:space="preserve"> </w:t>
      </w:r>
      <w:r w:rsidR="00473C88" w:rsidRPr="00D93E65">
        <w:t xml:space="preserve">The basic way of plagiarizing is to copy information (copy and paste) and put their name on it and handing over to the teacher. Teachers mostly catch students because they are well aware of how their writing looks like and have a sense of the kinds of thoughts </w:t>
      </w:r>
      <w:r w:rsidR="003C17DC" w:rsidRPr="00D93E65">
        <w:t>one</w:t>
      </w:r>
      <w:r w:rsidR="00473C88" w:rsidRPr="00D93E65">
        <w:t xml:space="preserve"> can articulate. </w:t>
      </w:r>
    </w:p>
    <w:p w:rsidR="003E6B26" w:rsidRPr="00D93E65" w:rsidRDefault="0096028C" w:rsidP="00821077">
      <w:r w:rsidRPr="00D93E65">
        <w:t>Literary theft is the dishonest routine with regards to utilizing words or thoughts (either arranged or incidenta</w:t>
      </w:r>
      <w:r w:rsidR="00DA3053" w:rsidRPr="00D93E65">
        <w:t xml:space="preserve">l) of another creator/scientist. Besides, it also involves using one’s own </w:t>
      </w:r>
      <w:r w:rsidRPr="00D93E65">
        <w:t xml:space="preserve">particular past works without </w:t>
      </w:r>
      <w:r w:rsidR="00DA3053" w:rsidRPr="00D93E65">
        <w:t>genuine</w:t>
      </w:r>
      <w:r w:rsidRPr="00D93E65">
        <w:t xml:space="preserve"> affirmation.</w:t>
      </w:r>
      <w:r w:rsidR="00DA3053" w:rsidRPr="00D93E65">
        <w:t xml:space="preserve"> There are many underlying causes of literary theft, pertaining to academic dishonesty, they can be fear of failure, disinterest in academic responsibilities, and desire of getting good grades ad belief of not getting caught. </w:t>
      </w:r>
      <w:r w:rsidR="00254D96">
        <w:t>Since it is a major academic offense</w:t>
      </w:r>
      <w:r w:rsidRPr="00D93E65">
        <w:t xml:space="preserve">, written </w:t>
      </w:r>
      <w:r w:rsidR="00F92A3A" w:rsidRPr="00D93E65">
        <w:t>fabrication</w:t>
      </w:r>
      <w:r w:rsidRPr="00D93E65">
        <w:t xml:space="preserve"> can bring about exceedingly negative outcomes, for example, paper </w:t>
      </w:r>
      <w:r w:rsidR="00F92A3A">
        <w:t>rejections</w:t>
      </w:r>
      <w:r w:rsidRPr="00D93E65">
        <w:t xml:space="preserve"> and loss of writer validity and </w:t>
      </w:r>
      <w:r w:rsidR="00F92A3A" w:rsidRPr="00D93E65">
        <w:t>infamy</w:t>
      </w:r>
      <w:r w:rsidRPr="00D93E65">
        <w:t xml:space="preserve">. It is as of now a </w:t>
      </w:r>
      <w:r w:rsidR="00F92A3A" w:rsidRPr="00D93E65">
        <w:t>serious</w:t>
      </w:r>
      <w:r w:rsidRPr="00D93E65">
        <w:t xml:space="preserve"> issue in scholarly distributing and a </w:t>
      </w:r>
      <w:r w:rsidR="00F92A3A" w:rsidRPr="00D93E65">
        <w:t>notable</w:t>
      </w:r>
      <w:r w:rsidRPr="00D93E65">
        <w:t xml:space="preserve"> </w:t>
      </w:r>
      <w:r w:rsidR="005966CF" w:rsidRPr="00D93E65">
        <w:t>reason</w:t>
      </w:r>
      <w:r w:rsidRPr="00D93E65">
        <w:t xml:space="preserve"> behind the </w:t>
      </w:r>
      <w:r w:rsidR="00F92A3A">
        <w:t>rejection</w:t>
      </w:r>
      <w:r w:rsidRPr="00D93E65">
        <w:t xml:space="preserve"> of papers</w:t>
      </w:r>
      <w:r w:rsidR="00F92A3A">
        <w:t xml:space="preserve"> by </w:t>
      </w:r>
      <w:proofErr w:type="spellStart"/>
      <w:r w:rsidR="00F92A3A">
        <w:t>studnets</w:t>
      </w:r>
      <w:proofErr w:type="spellEnd"/>
      <w:r w:rsidRPr="00D93E65">
        <w:t>.</w:t>
      </w:r>
      <w:r w:rsidR="008F79BB" w:rsidRPr="00D93E65">
        <w:t xml:space="preserve"> If anyone had undergone malpractice others' work or plagiarizing others' ideas may lead to imprisonment in severe cases. The offender can get punishment, fines and other forms of penalties.  </w:t>
      </w:r>
    </w:p>
    <w:p w:rsidR="00676C01" w:rsidRPr="00D93E65" w:rsidRDefault="0096028C" w:rsidP="00676C01">
      <w:r w:rsidRPr="00D93E65">
        <w:t xml:space="preserve">Plagiarism is also a theft because is taking credit for something they did not write or produced. In addition to theft, it’s cheating, and it’s lying. Owing to this a plagiarist should not be rewarded with a good grade, a promotion, or monetary gain, for the time, effort, and hard work done by someone else. People who work deserve to be credited for their work, and they deserve to receive the benefits from their work. If someone publishes a story, poem, research paper, etc., that is their work. When they copy someone's work without giving them credit, they are receiving benefits typically a grade, from someone else's work without compensating them in any way, even giving them credit. Taking what belongs to someone else and using it as your </w:t>
      </w:r>
      <w:r w:rsidRPr="00D93E65">
        <w:lastRenderedPageBreak/>
        <w:t>own, and reaping the benefits of their labor is also an act of stealing and an immoral act. Moreover, plagiarism is nothing more than sheer laziness and one is definitely outraged if their effort is being utilized without crediting them. Since, there are no morally justifiable reasons for plagiarizing, the offender does not get rewards but faces negative consequences.</w:t>
      </w:r>
    </w:p>
    <w:p w:rsidR="003E6B26" w:rsidRPr="00D93E65" w:rsidRDefault="0096028C" w:rsidP="00676C01">
      <w:r w:rsidRPr="00D93E65">
        <w:t xml:space="preserve">Another reason for </w:t>
      </w:r>
      <w:r w:rsidR="00FB6C9E" w:rsidRPr="00D93E65">
        <w:t xml:space="preserve">Plagiarism </w:t>
      </w:r>
      <w:r w:rsidRPr="00D93E65">
        <w:t>is the lack of understanding of plagiarism software. The software shows 50%-50%, when</w:t>
      </w:r>
      <w:r w:rsidR="00FB6C9E" w:rsidRPr="00D93E65">
        <w:t xml:space="preserve"> a person combines two resources in one text, connecting them with the help of a few linking sentences. It's definitely plagiarism.</w:t>
      </w:r>
      <w:r w:rsidRPr="00D93E65">
        <w:t xml:space="preserve"> If, the</w:t>
      </w:r>
      <w:r w:rsidR="00FB6C9E" w:rsidRPr="00D93E65">
        <w:t xml:space="preserve"> percentage of plagiarism is 30%-30%-30% means that an author uses 3 different resources, and it can occur when </w:t>
      </w:r>
      <w:r w:rsidRPr="00D93E65">
        <w:t>a lot of quotations are used</w:t>
      </w:r>
      <w:r w:rsidR="00FB6C9E" w:rsidRPr="00D93E65">
        <w:t xml:space="preserve"> a lot. So, in this </w:t>
      </w:r>
      <w:r w:rsidR="00725505" w:rsidRPr="00D93E65">
        <w:t xml:space="preserve">case, </w:t>
      </w:r>
      <w:r w:rsidRPr="00D93E65">
        <w:t>the writer has to</w:t>
      </w:r>
      <w:r w:rsidR="00FB6C9E" w:rsidRPr="00D93E65">
        <w:t xml:space="preserve"> rewrite several quotations in </w:t>
      </w:r>
      <w:r w:rsidRPr="00D93E65">
        <w:t>their</w:t>
      </w:r>
      <w:r w:rsidR="00FB6C9E" w:rsidRPr="00D93E65">
        <w:t xml:space="preserve"> own words.</w:t>
      </w:r>
      <w:r w:rsidR="00A56BCC" w:rsidRPr="00D93E65">
        <w:t xml:space="preserve"> It is regarded as a literary theft because the writer takes credit for it. In addition, it is considered as cheat</w:t>
      </w:r>
      <w:r w:rsidR="00CE4FC8" w:rsidRPr="00D93E65">
        <w:t>ing and the wrongdoer faces punishment and deleterious outcomes.</w:t>
      </w:r>
    </w:p>
    <w:p w:rsidR="00CE4FC8" w:rsidRPr="00D93E65" w:rsidRDefault="0096028C" w:rsidP="00C11792">
      <w:r w:rsidRPr="00D93E65">
        <w:t>Avoiding plagiarism is not a hefty task and the simplest way of doing it is to s</w:t>
      </w:r>
      <w:r w:rsidR="006C24B4" w:rsidRPr="00D93E65">
        <w:t>um</w:t>
      </w:r>
      <w:r w:rsidRPr="00D93E65">
        <w:t xml:space="preserve">marize or paraphrase everything, </w:t>
      </w:r>
      <w:r w:rsidR="006C24B4" w:rsidRPr="00D93E65">
        <w:t xml:space="preserve">making sure that </w:t>
      </w:r>
      <w:r w:rsidRPr="00D93E65">
        <w:t>what the writer</w:t>
      </w:r>
      <w:r w:rsidR="006C24B4" w:rsidRPr="00D93E65">
        <w:t xml:space="preserve"> says </w:t>
      </w:r>
      <w:r w:rsidRPr="00D93E65">
        <w:t>it is in their own words and the source of information is cited.</w:t>
      </w:r>
      <w:r w:rsidR="006C24B4" w:rsidRPr="00D93E65">
        <w:t xml:space="preserve"> What do </w:t>
      </w:r>
      <w:r w:rsidRPr="00D93E65">
        <w:t xml:space="preserve">they </w:t>
      </w:r>
      <w:r w:rsidR="006C24B4" w:rsidRPr="00D93E65">
        <w:t xml:space="preserve">quote, </w:t>
      </w:r>
      <w:r w:rsidRPr="00D93E65">
        <w:t>making sure that they</w:t>
      </w:r>
      <w:r w:rsidR="006C24B4" w:rsidRPr="00D93E65">
        <w:t xml:space="preserve"> properly quote and cite it and ensure that the properly quoted and cited material is less than 20% of </w:t>
      </w:r>
      <w:r w:rsidRPr="00D93E65">
        <w:t xml:space="preserve">their total word count helps in avoiding plagiarism very easily. </w:t>
      </w:r>
      <w:r w:rsidR="00C11792" w:rsidRPr="00D93E65">
        <w:t>Citing academic sources helps one to</w:t>
      </w:r>
      <w:r w:rsidRPr="00D93E65">
        <w:t xml:space="preserve"> maintain intellectual integrity. When </w:t>
      </w:r>
      <w:r w:rsidR="00C11792" w:rsidRPr="00D93E65">
        <w:t>a writer</w:t>
      </w:r>
      <w:r w:rsidRPr="00D93E65">
        <w:t xml:space="preserve"> cites authors and credit them, </w:t>
      </w:r>
      <w:r w:rsidR="00C11792" w:rsidRPr="00D93E65">
        <w:t>they</w:t>
      </w:r>
      <w:r w:rsidRPr="00D93E65">
        <w:t xml:space="preserve"> are in effect saying, </w:t>
      </w:r>
      <w:r w:rsidR="00C11792" w:rsidRPr="00D93E65">
        <w:t>'this is from where I got the idea and here is what I contribute based on my opinions and knowledge</w:t>
      </w:r>
      <w:r w:rsidRPr="00D93E65">
        <w:t xml:space="preserve">' or </w:t>
      </w:r>
      <w:r w:rsidR="00C11792" w:rsidRPr="00D93E65">
        <w:t>this is what</w:t>
      </w:r>
      <w:r w:rsidRPr="00D93E65">
        <w:t xml:space="preserve"> author </w:t>
      </w:r>
      <w:r w:rsidR="00C11792" w:rsidRPr="00D93E65">
        <w:t xml:space="preserve">thinks and says </w:t>
      </w:r>
      <w:r w:rsidRPr="00D93E65">
        <w:t xml:space="preserve">about this subject and following are the reasons why I agree or disagree'. Since in academics </w:t>
      </w:r>
      <w:r w:rsidR="001D0658" w:rsidRPr="00D93E65">
        <w:t>writers’</w:t>
      </w:r>
      <w:r w:rsidRPr="00D93E65">
        <w:t xml:space="preserve"> position as a researc</w:t>
      </w:r>
      <w:r w:rsidR="00053633" w:rsidRPr="00D93E65">
        <w:t>her is judged by how well they understand the topic and give opinions</w:t>
      </w:r>
      <w:r w:rsidR="001D5F90">
        <w:t xml:space="preserve"> </w:t>
      </w:r>
      <w:r w:rsidR="001D5F90">
        <w:fldChar w:fldCharType="begin"/>
      </w:r>
      <w:r w:rsidR="001D5F90">
        <w:instrText xml:space="preserve"> ADDIN ZOTERO_ITEM CSL_CITATION {"citationID":"SIFf3pP7","properties":{"formattedCitation":"(Zhang)","plainCitation":"(Zhang)","noteIndex":0},"citationItems":[{"id":1450,"uris":["http://zotero.org/users/local/orkqtrjP/items/79CPSVQS"],"uri":["http://zotero.org/users/local/orkqtrjP/items/79CPSVQS"],"itemData":{"id":1450,"type":"chapter","title":"Avoiding Plagiarism as an Author","container-title":"Against Plagiarism","publisher":"Springer","page":"105-109","author":[{"family":"Zhang","given":"Yuehong Helen"}],"issued":{"date-parts":[["2016"]]}}}],"schema":"https://github.com/citation-style-language/schema/raw/master/csl-citation.json"} </w:instrText>
      </w:r>
      <w:r w:rsidR="001D5F90">
        <w:fldChar w:fldCharType="separate"/>
      </w:r>
      <w:r w:rsidR="001D5F90" w:rsidRPr="001D5F90">
        <w:rPr>
          <w:rFonts w:ascii="Times New Roman" w:hAnsi="Times New Roman" w:cs="Times New Roman"/>
        </w:rPr>
        <w:t>(Zhang)</w:t>
      </w:r>
      <w:r w:rsidR="001D5F90">
        <w:fldChar w:fldCharType="end"/>
      </w:r>
      <w:r w:rsidR="00053633" w:rsidRPr="00D93E65">
        <w:t xml:space="preserve">. </w:t>
      </w:r>
    </w:p>
    <w:p w:rsidR="006C24B4" w:rsidRPr="00D93E65" w:rsidRDefault="0096028C" w:rsidP="00741AF4">
      <w:pPr>
        <w:ind w:firstLine="360"/>
      </w:pPr>
      <w:r w:rsidRPr="00D93E65">
        <w:lastRenderedPageBreak/>
        <w:t>Most of the teachers generally give these tips with regard to avoiding plagiarism</w:t>
      </w:r>
      <w:r w:rsidR="009B0877" w:rsidRPr="00D93E65">
        <w:t>. First is using</w:t>
      </w:r>
      <w:r w:rsidRPr="00D93E65">
        <w:t xml:space="preserve"> your own thoughts and </w:t>
      </w:r>
      <w:r w:rsidR="009B0877" w:rsidRPr="00D93E65">
        <w:t xml:space="preserve">showing responsibility while working on a project. </w:t>
      </w:r>
      <w:r w:rsidR="00741AF4" w:rsidRPr="00D93E65">
        <w:t xml:space="preserve">The second is to </w:t>
      </w:r>
      <w:r w:rsidRPr="00D93E65">
        <w:t xml:space="preserve">Keep track of all the sources </w:t>
      </w:r>
      <w:r w:rsidR="00741AF4" w:rsidRPr="00D93E65">
        <w:t>one</w:t>
      </w:r>
      <w:r w:rsidRPr="00D93E65">
        <w:t xml:space="preserve"> use</w:t>
      </w:r>
      <w:r w:rsidR="00741AF4" w:rsidRPr="00D93E65">
        <w:t>s</w:t>
      </w:r>
      <w:r w:rsidRPr="00D93E65">
        <w:t xml:space="preserve"> when researching a project. Any time </w:t>
      </w:r>
      <w:r w:rsidR="00741AF4" w:rsidRPr="00D93E65">
        <w:t>one</w:t>
      </w:r>
      <w:r w:rsidRPr="00D93E65">
        <w:t xml:space="preserve"> uses all or part of something someone else wrote, composed, </w:t>
      </w:r>
      <w:r w:rsidR="00741AF4" w:rsidRPr="00D93E65">
        <w:t>they</w:t>
      </w:r>
      <w:r w:rsidRPr="00D93E65">
        <w:t xml:space="preserve"> must give them credit, </w:t>
      </w:r>
      <w:r w:rsidR="00741AF4" w:rsidRPr="00D93E65">
        <w:t>and otherwise</w:t>
      </w:r>
      <w:r w:rsidRPr="00D93E65">
        <w:t xml:space="preserve">, it's cheating. </w:t>
      </w:r>
      <w:r w:rsidR="00741AF4" w:rsidRPr="00D93E65">
        <w:t>Alongside that, using quotation marks and giving</w:t>
      </w:r>
      <w:r w:rsidRPr="00D93E65">
        <w:t xml:space="preserve"> a reference when </w:t>
      </w:r>
      <w:r w:rsidR="00741AF4" w:rsidRPr="00D93E65">
        <w:t>they</w:t>
      </w:r>
      <w:r w:rsidRPr="00D93E65">
        <w:t xml:space="preserve"> don’t quote word for word. </w:t>
      </w:r>
      <w:r w:rsidR="00741AF4" w:rsidRPr="00D93E65">
        <w:t>One must also take account of</w:t>
      </w:r>
      <w:r w:rsidRPr="00D93E65">
        <w:t xml:space="preserve"> a reference page or page of works cited at the end of </w:t>
      </w:r>
      <w:r w:rsidR="00741AF4" w:rsidRPr="00D93E65">
        <w:t>their</w:t>
      </w:r>
      <w:r w:rsidRPr="00D93E65">
        <w:t xml:space="preserve"> research paper.</w:t>
      </w:r>
      <w:r w:rsidR="007C6CE1" w:rsidRPr="00D93E65">
        <w:t xml:space="preserve"> There are many other ways of avoiding plagiarism listed below. </w:t>
      </w:r>
      <w:r w:rsidR="003C6EB4">
        <w:t xml:space="preserve">Librarians can also assist and guide students in this regard </w:t>
      </w:r>
      <w:r w:rsidR="003C6EB4">
        <w:fldChar w:fldCharType="begin"/>
      </w:r>
      <w:r w:rsidR="003C6EB4">
        <w:instrText xml:space="preserve"> ADDIN ZOTERO_ITEM CSL_CITATION {"citationID":"923Oio0w","properties":{"formattedCitation":"(Drinan and Gallant)","plainCitation":"(Drinan and Gallant)","noteIndex":0},"citationItems":[{"id":1447,"uris":["http://zotero.org/users/local/orkqtrjP/items/7MYEKP24"],"uri":["http://zotero.org/users/local/orkqtrjP/items/7MYEKP24"],"itemData":{"id":1447,"type":"article-journal","title":"Plagiarism and academic integrity systems","container-title":"Journal of Library Administration","page":"125-140","volume":"47","issue":"3-4","author":[{"family":"Drinan","given":"Patrick M."},{"family":"Gallant","given":"Tricia Bertram"}],"issued":{"date-parts":[["2008"]]}}}],"schema":"https://github.com/citation-style-language/schema/raw/master/csl-citation.json"} </w:instrText>
      </w:r>
      <w:r w:rsidR="003C6EB4">
        <w:fldChar w:fldCharType="separate"/>
      </w:r>
      <w:r w:rsidR="003C6EB4" w:rsidRPr="003C6EB4">
        <w:rPr>
          <w:rFonts w:ascii="Times New Roman" w:hAnsi="Times New Roman" w:cs="Times New Roman"/>
        </w:rPr>
        <w:t>(Drinan and Gallant)</w:t>
      </w:r>
      <w:r w:rsidR="003C6EB4">
        <w:fldChar w:fldCharType="end"/>
      </w:r>
      <w:r w:rsidR="003C6EB4">
        <w:t xml:space="preserve">. </w:t>
      </w:r>
    </w:p>
    <w:p w:rsidR="00D93E65" w:rsidRPr="00D93E65" w:rsidRDefault="0096028C" w:rsidP="00A26359">
      <w:pPr>
        <w:pStyle w:val="ListParagraph"/>
        <w:numPr>
          <w:ilvl w:val="0"/>
          <w:numId w:val="24"/>
        </w:numPr>
        <w:spacing w:before="100" w:beforeAutospacing="1" w:after="100" w:afterAutospacing="1"/>
      </w:pPr>
      <w:r w:rsidRPr="00D93E65">
        <w:t xml:space="preserve">Rework - </w:t>
      </w:r>
      <w:r w:rsidR="00C2691A" w:rsidRPr="00D93E65">
        <w:t>Once</w:t>
      </w:r>
      <w:r w:rsidRPr="00D93E65">
        <w:t xml:space="preserve"> </w:t>
      </w:r>
      <w:r w:rsidR="00C2691A" w:rsidRPr="00D93E65">
        <w:t>one</w:t>
      </w:r>
      <w:r w:rsidRPr="00D93E65">
        <w:t xml:space="preserve"> </w:t>
      </w:r>
      <w:r w:rsidR="00C2691A" w:rsidRPr="00D93E65">
        <w:t>has</w:t>
      </w:r>
      <w:r w:rsidRPr="00D93E65">
        <w:t xml:space="preserve"> </w:t>
      </w:r>
      <w:r w:rsidR="00A26359">
        <w:t>collected</w:t>
      </w:r>
      <w:r w:rsidRPr="00D93E65">
        <w:t xml:space="preserve"> data that is </w:t>
      </w:r>
      <w:r w:rsidR="00A26359">
        <w:t>enough</w:t>
      </w:r>
      <w:r w:rsidRPr="00D93E65">
        <w:t xml:space="preserve"> for </w:t>
      </w:r>
      <w:r w:rsidR="00C2691A" w:rsidRPr="00D93E65">
        <w:t>their</w:t>
      </w:r>
      <w:r w:rsidRPr="00D93E65">
        <w:t xml:space="preserve"> paper</w:t>
      </w:r>
      <w:r w:rsidR="00C2691A" w:rsidRPr="00D93E65">
        <w:t>s, they must u</w:t>
      </w:r>
      <w:r w:rsidRPr="00D93E65">
        <w:t xml:space="preserve">nderstand it and put it into </w:t>
      </w:r>
      <w:r w:rsidR="00C2691A" w:rsidRPr="00D93E65">
        <w:t>their</w:t>
      </w:r>
      <w:r w:rsidRPr="00D93E65">
        <w:t xml:space="preserve"> own words. </w:t>
      </w:r>
      <w:r w:rsidR="00A26359">
        <w:t>However, they must ensure that the data incorporated is free of imitation.</w:t>
      </w:r>
      <w:r w:rsidRPr="00D93E65">
        <w:t xml:space="preserve"> </w:t>
      </w:r>
      <w:r w:rsidR="00A26359">
        <w:t>One must</w:t>
      </w:r>
      <w:r w:rsidRPr="00D93E65">
        <w:t xml:space="preserve"> </w:t>
      </w:r>
      <w:r w:rsidR="00A26359">
        <w:t>utilize quotes in</w:t>
      </w:r>
      <w:r w:rsidR="00A26359" w:rsidRPr="00A26359">
        <w:t xml:space="preserve"> the </w:t>
      </w:r>
      <w:r w:rsidR="00A26359">
        <w:t>case</w:t>
      </w:r>
      <w:r w:rsidR="00A26359" w:rsidRPr="00A26359">
        <w:t xml:space="preserve"> that they do </w:t>
      </w:r>
      <w:r w:rsidR="00A26359">
        <w:t>use</w:t>
      </w:r>
      <w:r w:rsidR="00A26359" w:rsidRPr="00A26359">
        <w:t xml:space="preserve"> multiple words together</w:t>
      </w:r>
      <w:r w:rsidR="00A26359">
        <w:t xml:space="preserve">. </w:t>
      </w:r>
    </w:p>
    <w:p w:rsidR="009C7794" w:rsidRPr="00D93E65" w:rsidRDefault="0096028C" w:rsidP="00A26359">
      <w:pPr>
        <w:pStyle w:val="ListParagraph"/>
        <w:numPr>
          <w:ilvl w:val="0"/>
          <w:numId w:val="24"/>
        </w:numPr>
        <w:spacing w:before="100" w:beforeAutospacing="1" w:after="100" w:afterAutospacing="1"/>
      </w:pPr>
      <w:r w:rsidRPr="00D93E65">
        <w:t xml:space="preserve">Citing </w:t>
      </w:r>
      <w:r w:rsidR="00A26359">
        <w:t>–</w:t>
      </w:r>
      <w:r w:rsidRPr="00D93E65">
        <w:t xml:space="preserve"> </w:t>
      </w:r>
      <w:r w:rsidR="00A26359">
        <w:t xml:space="preserve">Citations is the most appropriate technique used in academic writing. </w:t>
      </w:r>
      <w:r w:rsidRPr="00D93E65">
        <w:t xml:space="preserve">When citing a source, </w:t>
      </w:r>
      <w:r w:rsidR="00A26359">
        <w:t xml:space="preserve">one has to be very careful and </w:t>
      </w:r>
      <w:r w:rsidRPr="00D93E65">
        <w:t xml:space="preserve">utilize the statement </w:t>
      </w:r>
      <w:r w:rsidR="00A26359" w:rsidRPr="00D93E65">
        <w:t>accurately</w:t>
      </w:r>
      <w:r w:rsidRPr="00D93E65">
        <w:t xml:space="preserve"> </w:t>
      </w:r>
      <w:r w:rsidR="00A26359">
        <w:t xml:space="preserve">in </w:t>
      </w:r>
      <w:r w:rsidRPr="00D93E65">
        <w:t xml:space="preserve">the manner in which it shows up. </w:t>
      </w:r>
      <w:r w:rsidR="00A26359">
        <w:t>One must not mislead the reader</w:t>
      </w:r>
      <w:r w:rsidRPr="00D93E65">
        <w:t xml:space="preserve">. Most </w:t>
      </w:r>
      <w:r w:rsidR="00D93E65" w:rsidRPr="00D93E65">
        <w:t>universities or institutes</w:t>
      </w:r>
      <w:r w:rsidRPr="00D93E65">
        <w:t xml:space="preserve"> of higher </w:t>
      </w:r>
      <w:r w:rsidR="00D93E65" w:rsidRPr="00D93E65">
        <w:t>education</w:t>
      </w:r>
      <w:r w:rsidRPr="00D93E65">
        <w:t xml:space="preserve"> </w:t>
      </w:r>
      <w:r w:rsidR="00A26359">
        <w:t>reject</w:t>
      </w:r>
      <w:r w:rsidRPr="00D93E65">
        <w:t xml:space="preserve"> "square statements" </w:t>
      </w:r>
      <w:r w:rsidR="00A26359">
        <w:t xml:space="preserve">hence the writer has to summarize the information where needed and use quotes with precise citation where required. </w:t>
      </w:r>
    </w:p>
    <w:p w:rsidR="00D93E65" w:rsidRPr="00D93E65" w:rsidRDefault="0096028C" w:rsidP="00D93E65">
      <w:pPr>
        <w:pStyle w:val="ListParagraph"/>
        <w:numPr>
          <w:ilvl w:val="0"/>
          <w:numId w:val="24"/>
        </w:numPr>
        <w:spacing w:before="100" w:beforeAutospacing="1" w:after="100" w:afterAutospacing="1"/>
      </w:pPr>
      <w:r w:rsidRPr="00D93E65">
        <w:t xml:space="preserve">Refer to or citation - Citing is </w:t>
      </w:r>
      <w:r w:rsidR="00F92A3A">
        <w:t xml:space="preserve">the most common method of skipping the plagiarism in papers and it also helps in creating the original papers. </w:t>
      </w:r>
      <w:r w:rsidRPr="00D93E65">
        <w:t xml:space="preserve">One ought to </w:t>
      </w:r>
      <w:r w:rsidR="00F92A3A">
        <w:t>follow</w:t>
      </w:r>
      <w:r w:rsidRPr="00D93E65">
        <w:t xml:space="preserve"> the </w:t>
      </w:r>
      <w:r w:rsidR="00F92A3A">
        <w:t>already set</w:t>
      </w:r>
      <w:r w:rsidRPr="00D93E65">
        <w:t xml:space="preserve"> organizing rules</w:t>
      </w:r>
      <w:r w:rsidR="00F92A3A">
        <w:t xml:space="preserve"> of citations such as </w:t>
      </w:r>
      <w:r w:rsidR="00F92A3A" w:rsidRPr="00D93E65">
        <w:t>APA</w:t>
      </w:r>
      <w:r w:rsidRPr="00D93E65">
        <w:t xml:space="preserve">, MLA, Chicago, and </w:t>
      </w:r>
      <w:r w:rsidR="00F92A3A">
        <w:t>so many others</w:t>
      </w:r>
      <w:r w:rsidRPr="00D93E65">
        <w:t xml:space="preserve"> utilized by the college or university or the academic institute that gave the paper prompt. </w:t>
      </w:r>
      <w:r w:rsidR="00F92A3A">
        <w:lastRenderedPageBreak/>
        <w:t xml:space="preserve">In this method, the author information and the information of sources is also communicated to the checker of the paper </w:t>
      </w:r>
      <w:r w:rsidR="00341490">
        <w:fldChar w:fldCharType="begin"/>
      </w:r>
      <w:r w:rsidR="00341490">
        <w:instrText xml:space="preserve"> ADDIN ZOTERO_ITEM CSL_CITATION {"citationID":"RdjcoMST","properties":{"formattedCitation":"(Larsson and Hansson)","plainCitation":"(Larsson and Hansson)","noteIndex":0},"citationItems":[{"id":1451,"uris":["http://zotero.org/users/local/orkqtrjP/items/D4BV835V"],"uri":["http://zotero.org/users/local/orkqtrjP/items/D4BV835V"],"itemData":{"id":1451,"type":"article-journal","title":"Anti-plagiarism strategies: How to manage it with quality in large-scale thesis productions","container-title":"International Journal for Educational Integrity","volume":"9","issue":"2","author":[{"family":"Larsson","given":"Ken"},{"family":"Hansson","given":"Henrik"}],"issued":{"date-parts":[["2013"]]}}}],"schema":"https://github.com/citation-style-language/schema/raw/master/csl-citation.json"} </w:instrText>
      </w:r>
      <w:r w:rsidR="00341490">
        <w:fldChar w:fldCharType="separate"/>
      </w:r>
      <w:r w:rsidR="00341490" w:rsidRPr="00341490">
        <w:rPr>
          <w:rFonts w:ascii="Times New Roman" w:hAnsi="Times New Roman" w:cs="Times New Roman"/>
        </w:rPr>
        <w:t>(Larsson and Hansson)</w:t>
      </w:r>
      <w:r w:rsidR="00341490">
        <w:fldChar w:fldCharType="end"/>
      </w:r>
      <w:r w:rsidRPr="00D93E65">
        <w:t xml:space="preserve">. </w:t>
      </w:r>
    </w:p>
    <w:p w:rsidR="00831DA9" w:rsidRPr="00D93E65" w:rsidRDefault="0096028C" w:rsidP="00831DA9">
      <w:pPr>
        <w:pStyle w:val="ListParagraph"/>
        <w:numPr>
          <w:ilvl w:val="0"/>
          <w:numId w:val="24"/>
        </w:numPr>
        <w:spacing w:before="100" w:beforeAutospacing="1" w:after="100" w:afterAutospacing="1"/>
      </w:pPr>
      <w:r w:rsidRPr="00D93E65">
        <w:t>Referring</w:t>
      </w:r>
      <w:r w:rsidR="009C7794" w:rsidRPr="00D93E65">
        <w:t xml:space="preserve"> to </w:t>
      </w:r>
      <w:r w:rsidR="00586F3C">
        <w:t>one’s personal papers</w:t>
      </w:r>
      <w:r w:rsidR="009C7794" w:rsidRPr="00D93E65">
        <w:t xml:space="preserve"> - If a portion of the material </w:t>
      </w:r>
      <w:r w:rsidR="0000158D" w:rsidRPr="00D93E65">
        <w:t>one is</w:t>
      </w:r>
      <w:r w:rsidR="009C7794" w:rsidRPr="00D93E65">
        <w:t xml:space="preserve"> utilizing for </w:t>
      </w:r>
      <w:r w:rsidR="0000158D" w:rsidRPr="00D93E65">
        <w:t>their own</w:t>
      </w:r>
      <w:r w:rsidR="009C7794" w:rsidRPr="00D93E65">
        <w:t xml:space="preserve"> </w:t>
      </w:r>
      <w:r w:rsidR="0000158D" w:rsidRPr="00D93E65">
        <w:t>research</w:t>
      </w:r>
      <w:r w:rsidR="009C7794" w:rsidRPr="00D93E65">
        <w:t xml:space="preserve"> paper was utilized by </w:t>
      </w:r>
      <w:r w:rsidR="0000158D" w:rsidRPr="00D93E65">
        <w:t xml:space="preserve">in some previous papers, assignments or in some previous class, one must also refer to themselves. </w:t>
      </w:r>
      <w:r w:rsidR="00586F3C">
        <w:t xml:space="preserve">In this case, the writer has to pretend as the paper is not written by them but some other writer. </w:t>
      </w:r>
    </w:p>
    <w:p w:rsidR="009C7794" w:rsidRPr="00D93E65" w:rsidRDefault="0096028C" w:rsidP="00831DA9">
      <w:pPr>
        <w:pStyle w:val="ListParagraph"/>
        <w:numPr>
          <w:ilvl w:val="0"/>
          <w:numId w:val="24"/>
        </w:numPr>
        <w:spacing w:before="100" w:beforeAutospacing="1" w:after="100" w:afterAutospacing="1"/>
      </w:pPr>
      <w:r w:rsidRPr="00D93E65">
        <w:t xml:space="preserve">Referencing - one of the most significant </w:t>
      </w:r>
      <w:r w:rsidR="00D73734">
        <w:t>methods</w:t>
      </w:r>
      <w:r w:rsidRPr="00D93E65">
        <w:t xml:space="preserve"> to </w:t>
      </w:r>
      <w:r w:rsidR="00D73734">
        <w:t>stay</w:t>
      </w:r>
      <w:r w:rsidRPr="00D93E65">
        <w:t xml:space="preserve"> away from </w:t>
      </w:r>
      <w:r w:rsidR="006D128F" w:rsidRPr="00D93E65">
        <w:t>imitating</w:t>
      </w:r>
      <w:r w:rsidRPr="00D93E65">
        <w:t xml:space="preserve"> is </w:t>
      </w:r>
      <w:r w:rsidR="00D73734">
        <w:t xml:space="preserve">creating a </w:t>
      </w:r>
      <w:r w:rsidRPr="00D93E65">
        <w:t xml:space="preserve">reference page or page of </w:t>
      </w:r>
      <w:r w:rsidR="00D73734">
        <w:t xml:space="preserve">all the sources used to complete the paper in the end of finished task. </w:t>
      </w:r>
      <w:r w:rsidR="00F33905">
        <w:t xml:space="preserve">This pages also needs to follow the citation rules of the citation style </w:t>
      </w:r>
      <w:r w:rsidR="00091AFA">
        <w:t>one</w:t>
      </w:r>
      <w:r w:rsidR="00F33905">
        <w:t xml:space="preserve"> is using</w:t>
      </w:r>
      <w:r w:rsidR="00091AFA">
        <w:t xml:space="preserve"> as party of their assignment</w:t>
      </w:r>
      <w:r w:rsidRPr="00D93E65">
        <w:t xml:space="preserve">. </w:t>
      </w:r>
      <w:r w:rsidR="001B24BC" w:rsidRPr="00D93E65">
        <w:t>The</w:t>
      </w:r>
      <w:r w:rsidRPr="00D93E65">
        <w:t xml:space="preserve"> headings for this page </w:t>
      </w:r>
      <w:r w:rsidR="001B24BC" w:rsidRPr="00D93E65">
        <w:t xml:space="preserve">must be perused </w:t>
      </w:r>
      <w:r w:rsidRPr="00D93E65">
        <w:t xml:space="preserve">cautiously. </w:t>
      </w:r>
      <w:r w:rsidR="001B24BC" w:rsidRPr="00D93E65">
        <w:t>One needs to reference the right to avoid any plagiarism or referencing error.</w:t>
      </w:r>
    </w:p>
    <w:p w:rsidR="006D128F" w:rsidRPr="00D93E65" w:rsidRDefault="0096028C" w:rsidP="0000158D">
      <w:pPr>
        <w:pStyle w:val="ListParagraph"/>
        <w:numPr>
          <w:ilvl w:val="0"/>
          <w:numId w:val="24"/>
        </w:numPr>
        <w:spacing w:before="100" w:beforeAutospacing="1" w:after="100" w:afterAutospacing="1"/>
      </w:pPr>
      <w:r w:rsidRPr="00D93E65">
        <w:t xml:space="preserve">Referring to Quotes - Citing a statement can be not quite the same as referring to rephrased material. </w:t>
      </w:r>
      <w:r w:rsidR="00D57AE0">
        <w:t xml:space="preserve">However, referring to quotes is making an extension to the information shared in the form of </w:t>
      </w:r>
      <w:r w:rsidR="00A23325">
        <w:t xml:space="preserve">page numbers, para numbers and section of the web content. </w:t>
      </w:r>
    </w:p>
    <w:p w:rsidR="006C24B4" w:rsidRDefault="0096028C" w:rsidP="0085335E">
      <w:pPr>
        <w:ind w:firstLine="360"/>
      </w:pPr>
      <w:r w:rsidRPr="00D93E65">
        <w:t xml:space="preserve">The fact of the </w:t>
      </w:r>
      <w:r w:rsidR="00316BEC" w:rsidRPr="00D93E65">
        <w:t>prevalence</w:t>
      </w:r>
      <w:r w:rsidRPr="00D93E65">
        <w:t xml:space="preserve"> of plagiarism is unknown because most of the times it may not be detected. The statistics reveal that one in six students plagiarize</w:t>
      </w:r>
      <w:r w:rsidR="00316BEC" w:rsidRPr="00D93E65">
        <w:t xml:space="preserve"> their work, resulting from what is caught by the instructors</w:t>
      </w:r>
      <w:r w:rsidR="00E60942">
        <w:t xml:space="preserve"> </w:t>
      </w:r>
      <w:r w:rsidR="00E60942">
        <w:fldChar w:fldCharType="begin"/>
      </w:r>
      <w:r w:rsidR="00E60942">
        <w:instrText xml:space="preserve"> ADDIN ZOTERO_ITEM CSL_CITATION {"citationID":"4uGLJQMR","properties":{"formattedCitation":"({\\i{}Global Cyber Plagiarism &amp; Statistics 2018})","plainCitation":"(Global Cyber Plagiarism &amp; Statistics 2018)","noteIndex":0},"citationItems":[{"id":1448,"uris":["http://zotero.org/users/local/orkqtrjP/items/NL79MDVF"],"uri":["http://zotero.org/users/local/orkqtrjP/items/NL79MDVF"],"itemData":{"id":1448,"type":"webpage","title":"Global Cyber Plagiarism &amp; Statistics 2018","URL":"https://www.checkforplagiarism.net/cyber-plagiarism","accessed":{"date-parts":[["2019",11,8]]}}}],"schema":"https://github.com/citation-style-language/schema/raw/master/csl-citation.json"} </w:instrText>
      </w:r>
      <w:r w:rsidR="00E60942">
        <w:fldChar w:fldCharType="separate"/>
      </w:r>
      <w:r w:rsidR="00E60942" w:rsidRPr="00E60942">
        <w:rPr>
          <w:rFonts w:ascii="Times New Roman" w:hAnsi="Times New Roman" w:cs="Times New Roman"/>
        </w:rPr>
        <w:t>(</w:t>
      </w:r>
      <w:r w:rsidR="00E60942" w:rsidRPr="00E60942">
        <w:rPr>
          <w:rFonts w:ascii="Times New Roman" w:hAnsi="Times New Roman" w:cs="Times New Roman"/>
          <w:i/>
          <w:iCs/>
        </w:rPr>
        <w:t>Global Cyber Plagiarism &amp; Statistics 2018</w:t>
      </w:r>
      <w:r w:rsidR="00E60942" w:rsidRPr="00E60942">
        <w:rPr>
          <w:rFonts w:ascii="Times New Roman" w:hAnsi="Times New Roman" w:cs="Times New Roman"/>
        </w:rPr>
        <w:t>)</w:t>
      </w:r>
      <w:r w:rsidR="00E60942">
        <w:fldChar w:fldCharType="end"/>
      </w:r>
      <w:r w:rsidR="00316BEC" w:rsidRPr="00D93E65">
        <w:t xml:space="preserve">. </w:t>
      </w:r>
      <w:r w:rsidR="0085335E">
        <w:t>If plagiarism is found in a document,</w:t>
      </w:r>
      <w:r w:rsidR="00BE18E8">
        <w:t xml:space="preserve"> it gets rejected and therefore students must use the right approach to evade plagiarism in their academic documents. </w:t>
      </w:r>
    </w:p>
    <w:p w:rsidR="003C6EB4" w:rsidRDefault="003C6EB4" w:rsidP="0085335E">
      <w:pPr>
        <w:ind w:firstLine="360"/>
      </w:pPr>
    </w:p>
    <w:p w:rsidR="00C440F0" w:rsidRDefault="00C440F0" w:rsidP="0085335E">
      <w:pPr>
        <w:ind w:firstLine="360"/>
      </w:pPr>
    </w:p>
    <w:p w:rsidR="003C6EB4" w:rsidRPr="00D93E65" w:rsidRDefault="003C6EB4" w:rsidP="00E60942">
      <w:pPr>
        <w:ind w:firstLine="0"/>
      </w:pPr>
      <w:bookmarkStart w:id="0" w:name="_GoBack"/>
      <w:bookmarkEnd w:id="0"/>
    </w:p>
    <w:p w:rsidR="00F539BF" w:rsidRPr="003C6EB4" w:rsidRDefault="0096028C" w:rsidP="00275AA1">
      <w:pPr>
        <w:ind w:firstLine="0"/>
        <w:rPr>
          <w:b/>
        </w:rPr>
      </w:pPr>
      <w:r w:rsidRPr="003C6EB4">
        <w:rPr>
          <w:b/>
        </w:rPr>
        <w:lastRenderedPageBreak/>
        <w:t xml:space="preserve">Works Cited </w:t>
      </w:r>
    </w:p>
    <w:p w:rsidR="00341490" w:rsidRPr="00341490" w:rsidRDefault="0096028C" w:rsidP="0034149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41490">
        <w:rPr>
          <w:rFonts w:ascii="Times New Roman" w:hAnsi="Times New Roman" w:cs="Times New Roman"/>
        </w:rPr>
        <w:t xml:space="preserve">Drinan, Patrick M., and Tricia Bertram Gallant. “Plagiarism and Academic Integrity Systems.” </w:t>
      </w:r>
      <w:r w:rsidRPr="00341490">
        <w:rPr>
          <w:rFonts w:ascii="Times New Roman" w:hAnsi="Times New Roman" w:cs="Times New Roman"/>
          <w:i/>
          <w:iCs/>
        </w:rPr>
        <w:t>Journal of Library Administration</w:t>
      </w:r>
      <w:r w:rsidRPr="00341490">
        <w:rPr>
          <w:rFonts w:ascii="Times New Roman" w:hAnsi="Times New Roman" w:cs="Times New Roman"/>
        </w:rPr>
        <w:t>, vol. 47, no. 3–4, 2008, pp. 125–40.</w:t>
      </w:r>
    </w:p>
    <w:p w:rsidR="00341490" w:rsidRPr="00341490" w:rsidRDefault="0096028C" w:rsidP="00341490">
      <w:pPr>
        <w:pStyle w:val="Bibliography"/>
        <w:rPr>
          <w:rFonts w:ascii="Times New Roman" w:hAnsi="Times New Roman" w:cs="Times New Roman"/>
        </w:rPr>
      </w:pPr>
      <w:r w:rsidRPr="00341490">
        <w:rPr>
          <w:rFonts w:ascii="Times New Roman" w:hAnsi="Times New Roman" w:cs="Times New Roman"/>
          <w:i/>
          <w:iCs/>
        </w:rPr>
        <w:t>Global Cyber Plagiarism &amp; Statistics 2018</w:t>
      </w:r>
      <w:r w:rsidRPr="00341490">
        <w:rPr>
          <w:rFonts w:ascii="Times New Roman" w:hAnsi="Times New Roman" w:cs="Times New Roman"/>
        </w:rPr>
        <w:t>. https://www.checkforplagiarism.net/cyber-plagiarism. Accessed 8 Nov. 2019.</w:t>
      </w:r>
    </w:p>
    <w:p w:rsidR="00341490" w:rsidRPr="00341490" w:rsidRDefault="0096028C" w:rsidP="00341490">
      <w:pPr>
        <w:pStyle w:val="Bibliography"/>
        <w:rPr>
          <w:rFonts w:ascii="Times New Roman" w:hAnsi="Times New Roman" w:cs="Times New Roman"/>
        </w:rPr>
      </w:pPr>
      <w:r w:rsidRPr="00341490">
        <w:rPr>
          <w:rFonts w:ascii="Times New Roman" w:hAnsi="Times New Roman" w:cs="Times New Roman"/>
        </w:rPr>
        <w:t xml:space="preserve">Larsson, Ken, and Henrik Hansson. “Anti-Plagiarism Strategies: How to Manage It with Quality in Large-Scale Thesis Productions.” </w:t>
      </w:r>
      <w:r w:rsidRPr="00341490">
        <w:rPr>
          <w:rFonts w:ascii="Times New Roman" w:hAnsi="Times New Roman" w:cs="Times New Roman"/>
          <w:i/>
          <w:iCs/>
        </w:rPr>
        <w:t>International Journal for Educational Integrity</w:t>
      </w:r>
      <w:r w:rsidRPr="00341490">
        <w:rPr>
          <w:rFonts w:ascii="Times New Roman" w:hAnsi="Times New Roman" w:cs="Times New Roman"/>
        </w:rPr>
        <w:t>, vol. 9, no. 2, 2013.</w:t>
      </w:r>
    </w:p>
    <w:p w:rsidR="00341490" w:rsidRPr="00341490" w:rsidRDefault="0096028C" w:rsidP="00341490">
      <w:pPr>
        <w:pStyle w:val="Bibliography"/>
        <w:rPr>
          <w:rFonts w:ascii="Times New Roman" w:hAnsi="Times New Roman" w:cs="Times New Roman"/>
        </w:rPr>
      </w:pPr>
      <w:r w:rsidRPr="00341490">
        <w:rPr>
          <w:rFonts w:ascii="Times New Roman" w:hAnsi="Times New Roman" w:cs="Times New Roman"/>
        </w:rPr>
        <w:t xml:space="preserve">Roig, Miguel. </w:t>
      </w:r>
      <w:r w:rsidRPr="00341490">
        <w:rPr>
          <w:rFonts w:ascii="Times New Roman" w:hAnsi="Times New Roman" w:cs="Times New Roman"/>
          <w:i/>
          <w:iCs/>
        </w:rPr>
        <w:t>Avoiding Plagiarism, Self-Plagiarism, and Other Questionable Writing Practices: A Guide to Ethical Writing</w:t>
      </w:r>
      <w:r w:rsidRPr="00341490">
        <w:rPr>
          <w:rFonts w:ascii="Times New Roman" w:hAnsi="Times New Roman" w:cs="Times New Roman"/>
        </w:rPr>
        <w:t>. 2006.</w:t>
      </w:r>
    </w:p>
    <w:p w:rsidR="00341490" w:rsidRPr="00341490" w:rsidRDefault="0096028C" w:rsidP="00341490">
      <w:pPr>
        <w:pStyle w:val="Bibliography"/>
        <w:rPr>
          <w:rFonts w:ascii="Times New Roman" w:hAnsi="Times New Roman" w:cs="Times New Roman"/>
        </w:rPr>
      </w:pPr>
      <w:r w:rsidRPr="00341490">
        <w:rPr>
          <w:rFonts w:ascii="Times New Roman" w:hAnsi="Times New Roman" w:cs="Times New Roman"/>
        </w:rPr>
        <w:t xml:space="preserve">Zhang, Yuehong Helen. “Avoiding Plagiarism as an Author.” </w:t>
      </w:r>
      <w:r w:rsidRPr="00341490">
        <w:rPr>
          <w:rFonts w:ascii="Times New Roman" w:hAnsi="Times New Roman" w:cs="Times New Roman"/>
          <w:i/>
          <w:iCs/>
        </w:rPr>
        <w:t>Against Plagiarism</w:t>
      </w:r>
      <w:r w:rsidRPr="00341490">
        <w:rPr>
          <w:rFonts w:ascii="Times New Roman" w:hAnsi="Times New Roman" w:cs="Times New Roman"/>
        </w:rPr>
        <w:t>, Springer, 2016, pp. 105–09.</w:t>
      </w:r>
    </w:p>
    <w:p w:rsidR="003C6EB4" w:rsidRPr="00D93E65" w:rsidRDefault="0096028C" w:rsidP="00275AA1">
      <w:pPr>
        <w:ind w:firstLine="0"/>
      </w:pPr>
      <w:r>
        <w:fldChar w:fldCharType="end"/>
      </w:r>
    </w:p>
    <w:sectPr w:rsidR="003C6EB4" w:rsidRPr="00D93E6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5E89" w:rsidRDefault="00355E89">
      <w:pPr>
        <w:spacing w:line="240" w:lineRule="auto"/>
      </w:pPr>
      <w:r>
        <w:separator/>
      </w:r>
    </w:p>
  </w:endnote>
  <w:endnote w:type="continuationSeparator" w:id="0">
    <w:p w:rsidR="00355E89" w:rsidRDefault="00355E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5E89" w:rsidRDefault="00355E89">
      <w:pPr>
        <w:spacing w:line="240" w:lineRule="auto"/>
      </w:pPr>
      <w:r>
        <w:separator/>
      </w:r>
    </w:p>
  </w:footnote>
  <w:footnote w:type="continuationSeparator" w:id="0">
    <w:p w:rsidR="00355E89" w:rsidRDefault="00355E8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355E8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26359">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355E8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54D9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3C04B576">
      <w:start w:val="1"/>
      <w:numFmt w:val="lowerLetter"/>
      <w:pStyle w:val="TableNote"/>
      <w:suff w:val="space"/>
      <w:lvlText w:val="%1."/>
      <w:lvlJc w:val="left"/>
      <w:pPr>
        <w:ind w:left="0" w:firstLine="720"/>
      </w:pPr>
      <w:rPr>
        <w:rFonts w:hint="default"/>
      </w:rPr>
    </w:lvl>
    <w:lvl w:ilvl="1" w:tplc="DE52A7E4" w:tentative="1">
      <w:start w:val="1"/>
      <w:numFmt w:val="lowerLetter"/>
      <w:lvlText w:val="%2."/>
      <w:lvlJc w:val="left"/>
      <w:pPr>
        <w:ind w:left="2160" w:hanging="360"/>
      </w:pPr>
    </w:lvl>
    <w:lvl w:ilvl="2" w:tplc="7BDE78FE" w:tentative="1">
      <w:start w:val="1"/>
      <w:numFmt w:val="lowerRoman"/>
      <w:lvlText w:val="%3."/>
      <w:lvlJc w:val="right"/>
      <w:pPr>
        <w:ind w:left="2880" w:hanging="180"/>
      </w:pPr>
    </w:lvl>
    <w:lvl w:ilvl="3" w:tplc="19669EDC" w:tentative="1">
      <w:start w:val="1"/>
      <w:numFmt w:val="decimal"/>
      <w:lvlText w:val="%4."/>
      <w:lvlJc w:val="left"/>
      <w:pPr>
        <w:ind w:left="3600" w:hanging="360"/>
      </w:pPr>
    </w:lvl>
    <w:lvl w:ilvl="4" w:tplc="F22E652C" w:tentative="1">
      <w:start w:val="1"/>
      <w:numFmt w:val="lowerLetter"/>
      <w:lvlText w:val="%5."/>
      <w:lvlJc w:val="left"/>
      <w:pPr>
        <w:ind w:left="4320" w:hanging="360"/>
      </w:pPr>
    </w:lvl>
    <w:lvl w:ilvl="5" w:tplc="DEF278AE" w:tentative="1">
      <w:start w:val="1"/>
      <w:numFmt w:val="lowerRoman"/>
      <w:lvlText w:val="%6."/>
      <w:lvlJc w:val="right"/>
      <w:pPr>
        <w:ind w:left="5040" w:hanging="180"/>
      </w:pPr>
    </w:lvl>
    <w:lvl w:ilvl="6" w:tplc="139E06CC" w:tentative="1">
      <w:start w:val="1"/>
      <w:numFmt w:val="decimal"/>
      <w:lvlText w:val="%7."/>
      <w:lvlJc w:val="left"/>
      <w:pPr>
        <w:ind w:left="5760" w:hanging="360"/>
      </w:pPr>
    </w:lvl>
    <w:lvl w:ilvl="7" w:tplc="FBC67AF6" w:tentative="1">
      <w:start w:val="1"/>
      <w:numFmt w:val="lowerLetter"/>
      <w:lvlText w:val="%8."/>
      <w:lvlJc w:val="left"/>
      <w:pPr>
        <w:ind w:left="6480" w:hanging="360"/>
      </w:pPr>
    </w:lvl>
    <w:lvl w:ilvl="8" w:tplc="914A321C" w:tentative="1">
      <w:start w:val="1"/>
      <w:numFmt w:val="lowerRoman"/>
      <w:lvlText w:val="%9."/>
      <w:lvlJc w:val="right"/>
      <w:pPr>
        <w:ind w:left="7200" w:hanging="180"/>
      </w:pPr>
    </w:lvl>
  </w:abstractNum>
  <w:abstractNum w:abstractNumId="13" w15:restartNumberingAfterBreak="0">
    <w:nsid w:val="26F11851"/>
    <w:multiLevelType w:val="multilevel"/>
    <w:tmpl w:val="1BDC4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97617CA"/>
    <w:multiLevelType w:val="hybridMultilevel"/>
    <w:tmpl w:val="BE7881C6"/>
    <w:lvl w:ilvl="0" w:tplc="133C497C">
      <w:start w:val="1"/>
      <w:numFmt w:val="bullet"/>
      <w:lvlText w:val=""/>
      <w:lvlJc w:val="left"/>
      <w:pPr>
        <w:ind w:left="720" w:hanging="360"/>
      </w:pPr>
      <w:rPr>
        <w:rFonts w:ascii="Symbol" w:hAnsi="Symbol" w:hint="default"/>
      </w:rPr>
    </w:lvl>
    <w:lvl w:ilvl="1" w:tplc="69E01698" w:tentative="1">
      <w:start w:val="1"/>
      <w:numFmt w:val="bullet"/>
      <w:lvlText w:val="o"/>
      <w:lvlJc w:val="left"/>
      <w:pPr>
        <w:ind w:left="1440" w:hanging="360"/>
      </w:pPr>
      <w:rPr>
        <w:rFonts w:ascii="Courier New" w:hAnsi="Courier New" w:cs="Courier New" w:hint="default"/>
      </w:rPr>
    </w:lvl>
    <w:lvl w:ilvl="2" w:tplc="3200A672" w:tentative="1">
      <w:start w:val="1"/>
      <w:numFmt w:val="bullet"/>
      <w:lvlText w:val=""/>
      <w:lvlJc w:val="left"/>
      <w:pPr>
        <w:ind w:left="2160" w:hanging="360"/>
      </w:pPr>
      <w:rPr>
        <w:rFonts w:ascii="Wingdings" w:hAnsi="Wingdings" w:hint="default"/>
      </w:rPr>
    </w:lvl>
    <w:lvl w:ilvl="3" w:tplc="FC68D690" w:tentative="1">
      <w:start w:val="1"/>
      <w:numFmt w:val="bullet"/>
      <w:lvlText w:val=""/>
      <w:lvlJc w:val="left"/>
      <w:pPr>
        <w:ind w:left="2880" w:hanging="360"/>
      </w:pPr>
      <w:rPr>
        <w:rFonts w:ascii="Symbol" w:hAnsi="Symbol" w:hint="default"/>
      </w:rPr>
    </w:lvl>
    <w:lvl w:ilvl="4" w:tplc="F114183C" w:tentative="1">
      <w:start w:val="1"/>
      <w:numFmt w:val="bullet"/>
      <w:lvlText w:val="o"/>
      <w:lvlJc w:val="left"/>
      <w:pPr>
        <w:ind w:left="3600" w:hanging="360"/>
      </w:pPr>
      <w:rPr>
        <w:rFonts w:ascii="Courier New" w:hAnsi="Courier New" w:cs="Courier New" w:hint="default"/>
      </w:rPr>
    </w:lvl>
    <w:lvl w:ilvl="5" w:tplc="13F637A4" w:tentative="1">
      <w:start w:val="1"/>
      <w:numFmt w:val="bullet"/>
      <w:lvlText w:val=""/>
      <w:lvlJc w:val="left"/>
      <w:pPr>
        <w:ind w:left="4320" w:hanging="360"/>
      </w:pPr>
      <w:rPr>
        <w:rFonts w:ascii="Wingdings" w:hAnsi="Wingdings" w:hint="default"/>
      </w:rPr>
    </w:lvl>
    <w:lvl w:ilvl="6" w:tplc="DE34FCEE" w:tentative="1">
      <w:start w:val="1"/>
      <w:numFmt w:val="bullet"/>
      <w:lvlText w:val=""/>
      <w:lvlJc w:val="left"/>
      <w:pPr>
        <w:ind w:left="5040" w:hanging="360"/>
      </w:pPr>
      <w:rPr>
        <w:rFonts w:ascii="Symbol" w:hAnsi="Symbol" w:hint="default"/>
      </w:rPr>
    </w:lvl>
    <w:lvl w:ilvl="7" w:tplc="E7869774" w:tentative="1">
      <w:start w:val="1"/>
      <w:numFmt w:val="bullet"/>
      <w:lvlText w:val="o"/>
      <w:lvlJc w:val="left"/>
      <w:pPr>
        <w:ind w:left="5760" w:hanging="360"/>
      </w:pPr>
      <w:rPr>
        <w:rFonts w:ascii="Courier New" w:hAnsi="Courier New" w:cs="Courier New" w:hint="default"/>
      </w:rPr>
    </w:lvl>
    <w:lvl w:ilvl="8" w:tplc="E4705326" w:tentative="1">
      <w:start w:val="1"/>
      <w:numFmt w:val="bullet"/>
      <w:lvlText w:val=""/>
      <w:lvlJc w:val="left"/>
      <w:pPr>
        <w:ind w:left="6480" w:hanging="360"/>
      </w:pPr>
      <w:rPr>
        <w:rFonts w:ascii="Wingdings" w:hAnsi="Wingdings" w:hint="default"/>
      </w:r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9"/>
  </w:num>
  <w:num w:numId="13">
    <w:abstractNumId w:val="20"/>
  </w:num>
  <w:num w:numId="14">
    <w:abstractNumId w:val="16"/>
  </w:num>
  <w:num w:numId="15">
    <w:abstractNumId w:val="22"/>
  </w:num>
  <w:num w:numId="16">
    <w:abstractNumId w:val="18"/>
  </w:num>
  <w:num w:numId="17">
    <w:abstractNumId w:val="11"/>
  </w:num>
  <w:num w:numId="18">
    <w:abstractNumId w:val="10"/>
  </w:num>
  <w:num w:numId="19">
    <w:abstractNumId w:val="17"/>
  </w:num>
  <w:num w:numId="20">
    <w:abstractNumId w:val="23"/>
  </w:num>
  <w:num w:numId="21">
    <w:abstractNumId w:val="14"/>
  </w:num>
  <w:num w:numId="22">
    <w:abstractNumId w:val="21"/>
  </w:num>
  <w:num w:numId="23">
    <w:abstractNumId w:val="13"/>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58D"/>
    <w:rsid w:val="00001643"/>
    <w:rsid w:val="000166A4"/>
    <w:rsid w:val="00017AA0"/>
    <w:rsid w:val="00040CBB"/>
    <w:rsid w:val="00053633"/>
    <w:rsid w:val="000869AE"/>
    <w:rsid w:val="00091AFA"/>
    <w:rsid w:val="000B78C8"/>
    <w:rsid w:val="001463B2"/>
    <w:rsid w:val="00196029"/>
    <w:rsid w:val="001B24BC"/>
    <w:rsid w:val="001B26B5"/>
    <w:rsid w:val="001D0658"/>
    <w:rsid w:val="001D5F90"/>
    <w:rsid w:val="001F62C0"/>
    <w:rsid w:val="00245E02"/>
    <w:rsid w:val="00254D96"/>
    <w:rsid w:val="0026177D"/>
    <w:rsid w:val="00275AA1"/>
    <w:rsid w:val="0028608A"/>
    <w:rsid w:val="00316BEC"/>
    <w:rsid w:val="00341490"/>
    <w:rsid w:val="00353B66"/>
    <w:rsid w:val="00355E89"/>
    <w:rsid w:val="00362732"/>
    <w:rsid w:val="003C17DC"/>
    <w:rsid w:val="003C6EB4"/>
    <w:rsid w:val="003E6B26"/>
    <w:rsid w:val="00452B84"/>
    <w:rsid w:val="00456604"/>
    <w:rsid w:val="00473C88"/>
    <w:rsid w:val="004A2675"/>
    <w:rsid w:val="004F7139"/>
    <w:rsid w:val="00546D3F"/>
    <w:rsid w:val="005525EB"/>
    <w:rsid w:val="0057093C"/>
    <w:rsid w:val="00586F3C"/>
    <w:rsid w:val="005966CF"/>
    <w:rsid w:val="00597BC6"/>
    <w:rsid w:val="0062692A"/>
    <w:rsid w:val="006562D7"/>
    <w:rsid w:val="00676C01"/>
    <w:rsid w:val="00691EC1"/>
    <w:rsid w:val="006C24B4"/>
    <w:rsid w:val="006D128F"/>
    <w:rsid w:val="00705CEF"/>
    <w:rsid w:val="00706D9E"/>
    <w:rsid w:val="00725505"/>
    <w:rsid w:val="00741AF4"/>
    <w:rsid w:val="00746014"/>
    <w:rsid w:val="007618F7"/>
    <w:rsid w:val="00794ED8"/>
    <w:rsid w:val="007C53FB"/>
    <w:rsid w:val="007C6CE1"/>
    <w:rsid w:val="0081351C"/>
    <w:rsid w:val="00821077"/>
    <w:rsid w:val="00831DA9"/>
    <w:rsid w:val="0085335E"/>
    <w:rsid w:val="008B7D18"/>
    <w:rsid w:val="008F1F97"/>
    <w:rsid w:val="008F4052"/>
    <w:rsid w:val="008F6A8E"/>
    <w:rsid w:val="008F79BB"/>
    <w:rsid w:val="009120A9"/>
    <w:rsid w:val="0096028C"/>
    <w:rsid w:val="00962EED"/>
    <w:rsid w:val="00986848"/>
    <w:rsid w:val="009B0877"/>
    <w:rsid w:val="009B3769"/>
    <w:rsid w:val="009C7794"/>
    <w:rsid w:val="009D4EB3"/>
    <w:rsid w:val="009F16C5"/>
    <w:rsid w:val="00A23325"/>
    <w:rsid w:val="00A26359"/>
    <w:rsid w:val="00A277C6"/>
    <w:rsid w:val="00A3127C"/>
    <w:rsid w:val="00A56BCC"/>
    <w:rsid w:val="00A91A07"/>
    <w:rsid w:val="00AA3A0E"/>
    <w:rsid w:val="00B13D1B"/>
    <w:rsid w:val="00B818DF"/>
    <w:rsid w:val="00BA1BAA"/>
    <w:rsid w:val="00BE18E8"/>
    <w:rsid w:val="00C11792"/>
    <w:rsid w:val="00C2691A"/>
    <w:rsid w:val="00C440F0"/>
    <w:rsid w:val="00CA254F"/>
    <w:rsid w:val="00CB0724"/>
    <w:rsid w:val="00CD3FEE"/>
    <w:rsid w:val="00CE4FC8"/>
    <w:rsid w:val="00D05A7B"/>
    <w:rsid w:val="00D52117"/>
    <w:rsid w:val="00D52988"/>
    <w:rsid w:val="00D57AE0"/>
    <w:rsid w:val="00D73734"/>
    <w:rsid w:val="00D93E65"/>
    <w:rsid w:val="00DA3053"/>
    <w:rsid w:val="00DB0D39"/>
    <w:rsid w:val="00E005DA"/>
    <w:rsid w:val="00E127C2"/>
    <w:rsid w:val="00E14005"/>
    <w:rsid w:val="00E345EB"/>
    <w:rsid w:val="00E52A8D"/>
    <w:rsid w:val="00E55B2D"/>
    <w:rsid w:val="00E60942"/>
    <w:rsid w:val="00E614DD"/>
    <w:rsid w:val="00E627B4"/>
    <w:rsid w:val="00EE5CED"/>
    <w:rsid w:val="00F33905"/>
    <w:rsid w:val="00F46AA6"/>
    <w:rsid w:val="00F539BF"/>
    <w:rsid w:val="00F83220"/>
    <w:rsid w:val="00F92A3A"/>
    <w:rsid w:val="00F9444C"/>
    <w:rsid w:val="00F9646A"/>
    <w:rsid w:val="00FB6C9E"/>
    <w:rsid w:val="00FD2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9C77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54EE0">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554EE0">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54EE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21EB"/>
    <w:rsid w:val="000C4764"/>
    <w:rsid w:val="003A0181"/>
    <w:rsid w:val="00554EE0"/>
    <w:rsid w:val="00576FA8"/>
    <w:rsid w:val="005A3EFE"/>
    <w:rsid w:val="005D029D"/>
    <w:rsid w:val="00A910BA"/>
    <w:rsid w:val="00AB23FE"/>
    <w:rsid w:val="00CE1893"/>
    <w:rsid w:val="00DA2FA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012</Words>
  <Characters>1147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9T06:59:00Z</dcterms:created>
  <dcterms:modified xsi:type="dcterms:W3CDTF">2019-11-0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ex0SOn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